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15E39840" w:rsidR="00BD5494" w:rsidRDefault="00615EEB" w:rsidP="00BD5494">
      <w:pPr>
        <w:ind w:firstLine="90"/>
        <w:rPr>
          <w:lang w:val="es-EC" w:bidi="en-US"/>
        </w:rPr>
      </w:pPr>
      <w:r>
        <w:rPr>
          <w:lang w:val="es-ES" w:bidi="en-US"/>
        </w:rP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 w:bidi="en-US"/>
        </w:rPr>
        <w:t>Se anexa la témplate del PGCS. Adem</w:t>
      </w:r>
      <w:r>
        <w:rPr>
          <w:lang w:val="es-EC" w:bidi="en-US"/>
        </w:rPr>
        <w:t xml:space="preserve">ás, deben utilizar y registra los cambios de los dos ECS seleccionados en el </w:t>
      </w:r>
      <w:proofErr w:type="spellStart"/>
      <w:r>
        <w:rPr>
          <w:lang w:val="es-EC" w:bidi="en-US"/>
        </w:rPr>
        <w:t>GytLab</w:t>
      </w:r>
      <w:proofErr w:type="spellEnd"/>
      <w:r>
        <w:rPr>
          <w:lang w:val="es-EC" w:bidi="en-US"/>
        </w:rPr>
        <w:t>.</w:t>
      </w:r>
    </w:p>
    <w:p w14:paraId="575491A3" w14:textId="050E9842" w:rsidR="00615EEB" w:rsidRPr="00615EEB" w:rsidRDefault="00615EEB" w:rsidP="00BD5494">
      <w:pPr>
        <w:ind w:firstLine="90"/>
        <w:rPr>
          <w:lang w:val="es-EC" w:bidi="en-US"/>
        </w:rPr>
      </w:pPr>
      <w:r>
        <w:rPr>
          <w:lang w:val="es-EC" w:bidi="en-US"/>
        </w:rPr>
        <w:t>Nota: Deben traer hasta el viernes.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00242C" w14:paraId="2ED4EDC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12E95" w14:textId="49CC3FA7" w:rsidR="007C3F50" w:rsidRPr="0000242C" w:rsidRDefault="00136451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</w:p>
        </w:tc>
      </w:tr>
      <w:tr w:rsidR="007C3F50" w:rsidRPr="00BD5494" w14:paraId="64123C5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69774B" w14:textId="0A357633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PEREZ QUICHIMBO SHIRLEY MISHELL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estructurada, sistema de contabilidad</w:t>
            </w:r>
          </w:p>
        </w:tc>
      </w:tr>
    </w:tbl>
    <w:p w14:paraId="24ED7C59" w14:textId="77777777" w:rsidR="003B3D82" w:rsidRDefault="003B3D82" w:rsidP="00673762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2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3" w:name="_Toc320110277"/>
      <w:bookmarkStart w:id="4" w:name="_Toc347402918"/>
      <w:bookmarkStart w:id="5" w:name="_Toc353139592"/>
      <w:bookmarkStart w:id="6" w:name="_Toc353217719"/>
      <w:bookmarkStart w:id="7" w:name="_Toc353218490"/>
      <w:bookmarkStart w:id="8" w:name="_Toc353218601"/>
      <w:bookmarkStart w:id="9" w:name="_Toc353220158"/>
      <w:bookmarkStart w:id="10" w:name="_Toc353220410"/>
      <w:bookmarkStart w:id="11" w:name="_Toc353359614"/>
      <w:bookmarkStart w:id="12" w:name="_Toc357799067"/>
      <w:bookmarkStart w:id="13" w:name="_Toc357799244"/>
      <w:bookmarkStart w:id="14" w:name="_Toc357859628"/>
      <w:bookmarkStart w:id="15" w:name="_Toc363466385"/>
      <w:bookmarkStart w:id="16" w:name="_Toc363473096"/>
      <w:proofErr w:type="spellStart"/>
      <w:r w:rsidRPr="005309CF">
        <w:t>Alcanc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proofErr w:type="spellEnd"/>
    </w:p>
    <w:p w14:paraId="7E55362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260AEB9B" w14:textId="77777777" w:rsidR="003D4CA1" w:rsidRPr="005309CF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BFD5BC6" w14:textId="3A8A0D25" w:rsidR="003D4CA1" w:rsidRPr="005309CF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</w:t>
      </w:r>
      <w:proofErr w:type="gramStart"/>
      <w:r w:rsidRPr="005309CF">
        <w:t>a  lo</w:t>
      </w:r>
      <w:proofErr w:type="gramEnd"/>
      <w:r w:rsidRPr="005309CF">
        <w:t xml:space="preserve">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1F5FF5D3" w14:textId="5B7B09E3" w:rsidR="003D4CA1" w:rsidRPr="005309CF" w:rsidRDefault="00DC4212" w:rsidP="003D4CA1">
      <w:pPr>
        <w:rPr>
          <w:lang w:bidi="en-US"/>
        </w:rPr>
      </w:pPr>
      <w:r>
        <w:rPr>
          <w:lang w:bidi="en-US"/>
        </w:rPr>
        <w:t xml:space="preserve"> </w:t>
      </w:r>
    </w:p>
    <w:p w14:paraId="3F666C14" w14:textId="77777777" w:rsidR="003D4CA1" w:rsidRPr="005309CF" w:rsidRDefault="003D4CA1" w:rsidP="003D4CA1">
      <w:pPr>
        <w:pStyle w:val="Ttulo6"/>
      </w:pPr>
      <w:bookmarkStart w:id="17" w:name="_Toc320110278"/>
      <w:bookmarkStart w:id="18" w:name="_Toc347402919"/>
      <w:bookmarkStart w:id="19" w:name="_Toc353139593"/>
      <w:bookmarkStart w:id="20" w:name="_Toc353217720"/>
      <w:bookmarkStart w:id="21" w:name="_Toc353218491"/>
      <w:bookmarkStart w:id="22" w:name="_Toc353218602"/>
      <w:bookmarkStart w:id="23" w:name="_Toc353220159"/>
      <w:bookmarkStart w:id="24" w:name="_Toc353220411"/>
      <w:bookmarkStart w:id="25" w:name="_Toc353359615"/>
      <w:bookmarkStart w:id="26" w:name="_Toc357799068"/>
      <w:bookmarkStart w:id="27" w:name="_Toc357799245"/>
      <w:bookmarkStart w:id="28" w:name="_Toc357859629"/>
      <w:bookmarkStart w:id="29" w:name="_Toc363466386"/>
      <w:bookmarkStart w:id="30" w:name="_Toc363473097"/>
      <w:proofErr w:type="spellStart"/>
      <w:r w:rsidRPr="005309CF">
        <w:t>Propósito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, los cuales 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proofErr w:type="gramStart"/>
      <w:r w:rsidRPr="005309CF">
        <w:rPr>
          <w:iCs/>
          <w:lang w:bidi="en-US"/>
        </w:rPr>
        <w:t>a</w:t>
      </w:r>
      <w:proofErr w:type="gramEnd"/>
      <w:r w:rsidRPr="005309CF">
        <w:rPr>
          <w:iCs/>
          <w:lang w:bidi="en-US"/>
        </w:rPr>
        <w:t xml:space="preserve">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proofErr w:type="gramStart"/>
      <w:r w:rsidRPr="005309CF">
        <w:rPr>
          <w:iCs/>
          <w:lang w:bidi="en-US"/>
        </w:rPr>
        <w:lastRenderedPageBreak/>
        <w:t>El  proyecto</w:t>
      </w:r>
      <w:proofErr w:type="gramEnd"/>
      <w:r w:rsidRPr="005309CF">
        <w:rPr>
          <w:iCs/>
          <w:lang w:bidi="en-US"/>
        </w:rPr>
        <w:t xml:space="preserve">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1" w:name="_Ref359235956"/>
      <w:bookmarkStart w:id="32" w:name="_Toc363466387"/>
      <w:bookmarkStart w:id="33" w:name="_Toc363473098"/>
      <w:proofErr w:type="spellStart"/>
      <w:r w:rsidRPr="005309CF">
        <w:t>Definiciones</w:t>
      </w:r>
      <w:bookmarkEnd w:id="31"/>
      <w:bookmarkEnd w:id="32"/>
      <w:bookmarkEnd w:id="33"/>
      <w:proofErr w:type="spellEnd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proofErr w:type="spellStart"/>
      <w:r w:rsidRPr="005309CF">
        <w:t>Release</w:t>
      </w:r>
      <w:proofErr w:type="spellEnd"/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4" w:name="_Toc320110281"/>
      <w:bookmarkStart w:id="35" w:name="_Toc353139596"/>
      <w:bookmarkStart w:id="36" w:name="_Toc353217723"/>
      <w:bookmarkStart w:id="37" w:name="_Toc353218494"/>
      <w:bookmarkStart w:id="38" w:name="_Toc353218605"/>
      <w:bookmarkStart w:id="39" w:name="_Toc353220162"/>
      <w:bookmarkStart w:id="40" w:name="_Toc353220414"/>
      <w:bookmarkStart w:id="41" w:name="_Toc353359618"/>
      <w:bookmarkStart w:id="42" w:name="_Toc357799069"/>
      <w:bookmarkStart w:id="43" w:name="_Toc357799247"/>
      <w:bookmarkStart w:id="44" w:name="_Toc357859631"/>
      <w:bookmarkStart w:id="45" w:name="_Toc363466388"/>
      <w:bookmarkStart w:id="46" w:name="_Toc363473099"/>
      <w:proofErr w:type="spellStart"/>
      <w:r w:rsidRPr="00755C7E">
        <w:t>Abreviaturas</w:t>
      </w:r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7" w:name="_Toc320110282"/>
      <w:bookmarkStart w:id="48" w:name="_Toc347402921"/>
      <w:bookmarkStart w:id="49" w:name="_Toc353139597"/>
      <w:bookmarkStart w:id="50" w:name="_Toc353217724"/>
      <w:bookmarkStart w:id="51" w:name="_Toc353218495"/>
      <w:bookmarkStart w:id="52" w:name="_Toc353218606"/>
      <w:bookmarkStart w:id="53" w:name="_Toc353220163"/>
      <w:bookmarkStart w:id="54" w:name="_Toc353220415"/>
      <w:bookmarkStart w:id="55" w:name="_Toc353359619"/>
      <w:bookmarkStart w:id="56" w:name="_Toc357799070"/>
      <w:bookmarkStart w:id="57" w:name="_Toc357799248"/>
      <w:bookmarkStart w:id="58" w:name="_Toc357859632"/>
      <w:bookmarkStart w:id="59" w:name="_Toc363466389"/>
      <w:bookmarkStart w:id="60" w:name="_Toc363473100"/>
      <w:proofErr w:type="spellStart"/>
      <w:r w:rsidRPr="00755C7E">
        <w:t>Referencias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proofErr w:type="spellEnd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proofErr w:type="gram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</w:t>
      </w:r>
      <w:proofErr w:type="gramEnd"/>
      <w:r w:rsidRPr="005309CF">
        <w:rPr>
          <w:lang w:val="en-US" w:bidi="en-US"/>
        </w:rPr>
        <w:t xml:space="preserve">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1" w:name="_Toc320110283"/>
      <w:bookmarkStart w:id="62" w:name="_Toc347402922"/>
      <w:bookmarkStart w:id="63" w:name="_Toc353139598"/>
      <w:bookmarkStart w:id="64" w:name="_Toc353217725"/>
      <w:bookmarkStart w:id="65" w:name="_Toc353218496"/>
      <w:bookmarkStart w:id="66" w:name="_Toc353218607"/>
      <w:bookmarkStart w:id="67" w:name="_Toc353220164"/>
      <w:bookmarkStart w:id="68" w:name="_Toc353220416"/>
      <w:bookmarkStart w:id="69" w:name="_Toc353359620"/>
      <w:bookmarkStart w:id="70" w:name="_Toc357799071"/>
      <w:bookmarkStart w:id="71" w:name="_Toc357799249"/>
      <w:bookmarkStart w:id="72" w:name="_Toc357859633"/>
      <w:bookmarkStart w:id="73" w:name="_Toc363466390"/>
      <w:bookmarkStart w:id="74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5" w:name="_Toc320110284"/>
      <w:bookmarkStart w:id="76" w:name="_Toc347402923"/>
      <w:bookmarkStart w:id="77" w:name="_Toc353139599"/>
      <w:bookmarkStart w:id="78" w:name="_Ref353213684"/>
      <w:bookmarkStart w:id="79" w:name="_Ref353213687"/>
      <w:bookmarkStart w:id="80" w:name="_Toc353217726"/>
      <w:bookmarkStart w:id="81" w:name="_Toc353218497"/>
      <w:bookmarkStart w:id="82" w:name="_Toc353218608"/>
      <w:bookmarkStart w:id="83" w:name="_Toc353220165"/>
      <w:bookmarkStart w:id="84" w:name="_Toc353220417"/>
      <w:bookmarkStart w:id="85" w:name="_Toc353359621"/>
      <w:bookmarkStart w:id="86" w:name="_Toc357799072"/>
      <w:bookmarkStart w:id="87" w:name="_Toc357799250"/>
      <w:bookmarkStart w:id="88" w:name="_Toc357859634"/>
      <w:bookmarkStart w:id="89" w:name="_Toc363466391"/>
      <w:bookmarkStart w:id="90" w:name="_Toc363473102"/>
      <w:proofErr w:type="spellStart"/>
      <w:r w:rsidRPr="005309CF"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proofErr w:type="spellEnd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. Para lo </w:t>
      </w:r>
      <w:proofErr w:type="gramStart"/>
      <w:r w:rsidRPr="005309CF">
        <w:rPr>
          <w:lang w:val="es-ES" w:bidi="en-US"/>
        </w:rPr>
        <w:t>cual  en</w:t>
      </w:r>
      <w:proofErr w:type="gramEnd"/>
      <w:r w:rsidRPr="005309CF">
        <w:rPr>
          <w:lang w:val="es-ES" w:bidi="en-US"/>
        </w:rPr>
        <w:t xml:space="preserve"> el organigrama funcional y en  la tabla de roles y </w:t>
      </w:r>
      <w:r w:rsidRPr="005309CF">
        <w:rPr>
          <w:lang w:val="es-ES" w:bidi="en-US"/>
        </w:rPr>
        <w:lastRenderedPageBreak/>
        <w:t>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eastAsia="es-MX"/>
        </w:rPr>
        <w:drawing>
          <wp:inline distT="0" distB="0" distL="0" distR="0" wp14:anchorId="161C0F77" wp14:editId="6B577A33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05DE5FD8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Romero Ismael</w:t>
            </w:r>
          </w:p>
        </w:tc>
      </w:tr>
      <w:tr w:rsidR="003D4CA1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3C255F54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 w:rsidR="004F2D2F">
              <w:rPr>
                <w:bCs/>
                <w:lang w:bidi="en-US"/>
              </w:rPr>
              <w:t>Proyecto</w:t>
            </w:r>
            <w:r w:rsidR="00017F78">
              <w:rPr>
                <w:bCs/>
                <w:lang w:bidi="en-US"/>
              </w:rPr>
              <w:t xml:space="preserve"> </w:t>
            </w:r>
            <w:r w:rsidR="00D04D48">
              <w:rPr>
                <w:bCs/>
                <w:lang w:bidi="en-US"/>
              </w:rPr>
              <w:t>Sistema de contabilidad</w:t>
            </w:r>
          </w:p>
        </w:tc>
        <w:tc>
          <w:tcPr>
            <w:tcW w:w="2586" w:type="pct"/>
            <w:vAlign w:val="center"/>
          </w:tcPr>
          <w:p w14:paraId="62FC8E36" w14:textId="777B3EC0" w:rsidR="003D4CA1" w:rsidRPr="005309CF" w:rsidRDefault="003D4CA1" w:rsidP="00D04D48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 w:rsidR="004F2D2F">
              <w:rPr>
                <w:lang w:bidi="en-US"/>
              </w:rPr>
              <w:t xml:space="preserve">desarrollo del </w:t>
            </w:r>
            <w:r w:rsidR="00017F78">
              <w:rPr>
                <w:lang w:bidi="en-US"/>
              </w:rPr>
              <w:t>software</w:t>
            </w:r>
            <w:r w:rsidR="00D04D48">
              <w:rPr>
                <w:lang w:bidi="en-US"/>
              </w:rPr>
              <w:t xml:space="preserve"> utilice el Sistema de contabilidad </w:t>
            </w:r>
            <w:r w:rsidRPr="005309CF">
              <w:rPr>
                <w:lang w:bidi="en-US"/>
              </w:rPr>
              <w:t xml:space="preserve">(repositorio) durante el ciclo de vida </w:t>
            </w:r>
            <w:r w:rsidR="004F2D2F"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 w:rsidR="004F2D2F"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16B838E4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Aguilar Mayra</w:t>
            </w:r>
          </w:p>
        </w:tc>
      </w:tr>
      <w:tr w:rsidR="003D4CA1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 w:rsidR="004F2D2F"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3D4CA1" w:rsidRPr="005309CF" w:rsidRDefault="003D4CA1" w:rsidP="00391000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 w:rsidR="004F2D2F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F698E60" w14:textId="77777777" w:rsidR="003D4CA1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Hernandez</w:t>
            </w:r>
            <w:proofErr w:type="spellEnd"/>
            <w:r>
              <w:rPr>
                <w:lang w:val="es-ES" w:bidi="en-US"/>
              </w:rPr>
              <w:t xml:space="preserve"> Miriam</w:t>
            </w:r>
          </w:p>
          <w:p w14:paraId="076F498D" w14:textId="77777777" w:rsidR="00D04D48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Calle Eduardo</w:t>
            </w:r>
          </w:p>
          <w:p w14:paraId="303D6267" w14:textId="7F9F20B0" w:rsidR="00D04D48" w:rsidRPr="005309CF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Montaluisa</w:t>
            </w:r>
            <w:proofErr w:type="spellEnd"/>
            <w:r>
              <w:rPr>
                <w:lang w:val="es-ES" w:bidi="en-US"/>
              </w:rPr>
              <w:t xml:space="preserve"> Enrique</w:t>
            </w:r>
          </w:p>
        </w:tc>
      </w:tr>
    </w:tbl>
    <w:p w14:paraId="746667AD" w14:textId="53654A43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1" w:name="_Ref353213182"/>
      <w:bookmarkStart w:id="92" w:name="_Toc353283690"/>
      <w:bookmarkStart w:id="93" w:name="_Toc353283738"/>
      <w:bookmarkStart w:id="94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1"/>
      <w:bookmarkEnd w:id="92"/>
      <w:bookmarkEnd w:id="93"/>
      <w:bookmarkEnd w:id="94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5" w:name="_Toc320110285"/>
      <w:bookmarkStart w:id="96" w:name="_Toc347402924"/>
      <w:bookmarkStart w:id="97" w:name="_Toc353139600"/>
      <w:bookmarkStart w:id="98" w:name="_Toc353217727"/>
      <w:bookmarkStart w:id="99" w:name="_Toc353218498"/>
      <w:bookmarkStart w:id="100" w:name="_Toc353218609"/>
      <w:bookmarkStart w:id="101" w:name="_Toc353220166"/>
      <w:bookmarkStart w:id="102" w:name="_Toc353220418"/>
      <w:bookmarkStart w:id="103" w:name="_Toc353359622"/>
      <w:bookmarkStart w:id="104" w:name="_Toc357799073"/>
      <w:bookmarkStart w:id="105" w:name="_Toc357799251"/>
      <w:bookmarkStart w:id="106" w:name="_Toc357859635"/>
      <w:bookmarkStart w:id="107" w:name="_Toc363466392"/>
      <w:bookmarkStart w:id="108" w:name="_Toc363473103"/>
      <w:proofErr w:type="spellStart"/>
      <w:r w:rsidRPr="005309CF">
        <w:t>Implementación</w:t>
      </w:r>
      <w:proofErr w:type="spellEnd"/>
      <w:r w:rsidRPr="005309CF">
        <w:t xml:space="preserve"> </w:t>
      </w:r>
      <w:proofErr w:type="gramStart"/>
      <w:r w:rsidRPr="005309CF">
        <w:t>del</w:t>
      </w:r>
      <w:proofErr w:type="gramEnd"/>
      <w:r w:rsidRPr="005309CF">
        <w:t xml:space="preserve">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09" w:name="_Toc320110286"/>
      <w:bookmarkStart w:id="110" w:name="_Toc347402925"/>
      <w:bookmarkStart w:id="111" w:name="_Toc353139601"/>
      <w:bookmarkStart w:id="112" w:name="_Ref353204893"/>
      <w:bookmarkStart w:id="113" w:name="_Toc353217728"/>
      <w:bookmarkStart w:id="114" w:name="_Toc353218499"/>
      <w:bookmarkStart w:id="115" w:name="_Toc353218610"/>
      <w:bookmarkStart w:id="116" w:name="_Toc353220167"/>
      <w:bookmarkStart w:id="117" w:name="_Toc353220419"/>
      <w:bookmarkStart w:id="118" w:name="_Toc353359623"/>
      <w:bookmarkStart w:id="119" w:name="_Toc357799074"/>
      <w:bookmarkStart w:id="120" w:name="_Toc357799252"/>
      <w:bookmarkStart w:id="121" w:name="_Toc357859636"/>
      <w:bookmarkStart w:id="122" w:name="_Toc363466393"/>
      <w:bookmarkStart w:id="123" w:name="_Toc363473104"/>
      <w:bookmarkStart w:id="124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proofErr w:type="spellEnd"/>
    </w:p>
    <w:p w14:paraId="0CA19177" w14:textId="4300E348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proofErr w:type="spellStart"/>
      <w:r w:rsidR="004F2D2F">
        <w:rPr>
          <w:lang w:val="es-ES" w:bidi="en-US"/>
        </w:rPr>
        <w:t>del</w:t>
      </w:r>
      <w:proofErr w:type="spellEnd"/>
      <w:r w:rsidR="004F2D2F">
        <w:rPr>
          <w:lang w:val="es-ES" w:bidi="en-US"/>
        </w:rPr>
        <w:t xml:space="preserve"> proceso de desarrollo del software para lo cua</w:t>
      </w:r>
      <w:r w:rsidR="00391000">
        <w:rPr>
          <w:lang w:val="es-ES" w:bidi="en-US"/>
        </w:rPr>
        <w:t xml:space="preserve">l </w:t>
      </w:r>
      <w:r w:rsidR="00755C9D">
        <w:rPr>
          <w:lang w:val="es-ES" w:bidi="en-US"/>
        </w:rPr>
        <w:t xml:space="preserve">se </w:t>
      </w:r>
      <w:r w:rsidR="004F2D2F">
        <w:rPr>
          <w:lang w:val="es-ES" w:bidi="en-US"/>
        </w:rPr>
        <w:t xml:space="preserve">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5" w:name="_Toc320110287"/>
      <w:bookmarkStart w:id="126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2B14BCB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4F2D2F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</w:t>
      </w:r>
      <w:r w:rsidR="00755C9D" w:rsidRPr="00755C9D">
        <w:t xml:space="preserve"> </w:t>
      </w:r>
      <w:r w:rsidR="00755C9D" w:rsidRPr="00755C9D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</w:t>
      </w:r>
    </w:p>
    <w:p w14:paraId="20E7C530" w14:textId="55994F96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755C9D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____                          </w:t>
      </w:r>
    </w:p>
    <w:p w14:paraId="76848CB0" w14:textId="77777777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10"/>
        <w:gridCol w:w="1286"/>
        <w:gridCol w:w="4461"/>
        <w:gridCol w:w="2609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781A035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8FE067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644B5E3E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0C1BBA86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ECF688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15EA696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7" w:name="_Toc353139602"/>
      <w:bookmarkStart w:id="128" w:name="_Ref353205545"/>
      <w:bookmarkStart w:id="129" w:name="_Ref353205562"/>
      <w:bookmarkStart w:id="130" w:name="_Toc353217729"/>
      <w:bookmarkStart w:id="131" w:name="_Toc353218500"/>
      <w:bookmarkStart w:id="132" w:name="_Toc353218611"/>
      <w:bookmarkStart w:id="133" w:name="_Toc353220168"/>
      <w:bookmarkStart w:id="134" w:name="_Toc353220420"/>
      <w:bookmarkStart w:id="135" w:name="_Toc353359624"/>
      <w:bookmarkStart w:id="136" w:name="_Toc357799075"/>
      <w:bookmarkStart w:id="137" w:name="_Toc357799253"/>
      <w:bookmarkStart w:id="138" w:name="_Toc357859637"/>
      <w:bookmarkStart w:id="139" w:name="_Toc363466394"/>
      <w:bookmarkStart w:id="140" w:name="_Toc363473105"/>
      <w:bookmarkStart w:id="141" w:name="_Ref367311390"/>
      <w:bookmarkStart w:id="142" w:name="_Ref381018627"/>
      <w:r w:rsidRPr="002A755C">
        <w:rPr>
          <w:lang w:val="es-ES"/>
        </w:rPr>
        <w:t>Políticas, directivas y procedimientos aplicables en el PGC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</w:t>
      </w:r>
      <w:proofErr w:type="gramStart"/>
      <w:r w:rsidRPr="005309CF">
        <w:rPr>
          <w:lang w:val="es-ES" w:bidi="en-US"/>
        </w:rPr>
        <w:t>política  aplicar</w:t>
      </w:r>
      <w:proofErr w:type="gramEnd"/>
      <w:r w:rsidRPr="005309CF">
        <w:rPr>
          <w:lang w:val="es-ES" w:bidi="en-US"/>
        </w:rPr>
        <w:t xml:space="preserve">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</w:t>
      </w:r>
      <w:proofErr w:type="gramStart"/>
      <w:r w:rsidRPr="005309CF">
        <w:rPr>
          <w:lang w:bidi="en-US"/>
        </w:rPr>
        <w:t>permiten</w:t>
      </w:r>
      <w:proofErr w:type="gramEnd"/>
      <w:r w:rsidRPr="005309CF">
        <w:rPr>
          <w:lang w:bidi="en-US"/>
        </w:rPr>
        <w:t xml:space="preserve">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3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3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30AD470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0D6F11">
        <w:rPr>
          <w:lang w:val="es-ES" w:bidi="en-US"/>
        </w:rPr>
        <w:tab/>
      </w:r>
      <w:proofErr w:type="gramStart"/>
      <w:r w:rsidR="000D6F11">
        <w:rPr>
          <w:lang w:val="es-ES" w:bidi="en-US"/>
        </w:rPr>
        <w:t>:_</w:t>
      </w:r>
      <w:proofErr w:type="gramEnd"/>
      <w:r w:rsidR="000D6F11">
        <w:rPr>
          <w:lang w:val="es-ES" w:bidi="en-US"/>
        </w:rPr>
        <w:t>_</w:t>
      </w:r>
      <w:r w:rsidR="000D6F11" w:rsidRPr="000D6F11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___</w:t>
      </w:r>
    </w:p>
    <w:p w14:paraId="277E500D" w14:textId="122B03C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</w:t>
      </w:r>
      <w:r w:rsidR="000D6F11">
        <w:rPr>
          <w:lang w:val="es-ES" w:bidi="en-US"/>
        </w:rPr>
        <w:t>_</w:t>
      </w:r>
      <w:r w:rsidRPr="005309CF">
        <w:rPr>
          <w:lang w:val="es-ES" w:bidi="en-US"/>
        </w:rPr>
        <w:t>_</w:t>
      </w:r>
      <w:r w:rsidR="000D6F11">
        <w:rPr>
          <w:lang w:val="es-ES" w:bidi="en-US"/>
        </w:rPr>
        <w:t xml:space="preserve">metodología </w:t>
      </w:r>
      <w:r w:rsidR="000D6F11" w:rsidRPr="000D6F11">
        <w:rPr>
          <w:lang w:val="es-ES" w:bidi="en-US"/>
        </w:rPr>
        <w:t xml:space="preserve">estructurada </w:t>
      </w:r>
      <w:r w:rsidR="000D6F11">
        <w:rPr>
          <w:lang w:val="es-ES" w:bidi="en-US"/>
        </w:rPr>
        <w:t>_________________</w:t>
      </w:r>
    </w:p>
    <w:p w14:paraId="33D1BBE5" w14:textId="173D4AF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0D6F11">
        <w:rPr>
          <w:lang w:val="es-ES" w:bidi="en-US"/>
        </w:rPr>
        <w:t>001</w:t>
      </w:r>
      <w:r w:rsidRPr="005309CF">
        <w:rPr>
          <w:lang w:val="es-ES" w:bidi="en-US"/>
        </w:rPr>
        <w:t>________</w:t>
      </w:r>
    </w:p>
    <w:p w14:paraId="10220A60" w14:textId="0B499AE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</w:t>
      </w:r>
      <w:r w:rsidR="000D6F11">
        <w:rPr>
          <w:lang w:val="es-ES" w:bidi="en-US"/>
        </w:rPr>
        <w:t>Grupo01</w:t>
      </w:r>
      <w:r w:rsidRPr="005309CF">
        <w:rPr>
          <w:lang w:val="es-ES" w:bidi="en-US"/>
        </w:rPr>
        <w:t>_______________</w:t>
      </w:r>
    </w:p>
    <w:p w14:paraId="04F4B19C" w14:textId="21C78B7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</w:t>
      </w:r>
      <w:r w:rsidR="000D6F11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259"/>
        <w:gridCol w:w="1003"/>
        <w:gridCol w:w="1926"/>
        <w:gridCol w:w="1804"/>
        <w:gridCol w:w="1024"/>
        <w:gridCol w:w="2324"/>
      </w:tblGrid>
      <w:tr w:rsidR="003D4CA1" w:rsidRPr="005309CF" w14:paraId="0102A7DC" w14:textId="77777777" w:rsidTr="00391000">
        <w:trPr>
          <w:jc w:val="center"/>
        </w:trPr>
        <w:tc>
          <w:tcPr>
            <w:tcW w:w="674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031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66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548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245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391000">
        <w:trPr>
          <w:jc w:val="center"/>
        </w:trPr>
        <w:tc>
          <w:tcPr>
            <w:tcW w:w="674" w:type="pct"/>
            <w:vMerge w:val="restart"/>
          </w:tcPr>
          <w:p w14:paraId="5DEE5DB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031" w:type="pct"/>
          </w:tcPr>
          <w:p w14:paraId="36CE45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551BA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36139D6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298A65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68E3096" w14:textId="77777777" w:rsidTr="00391000">
        <w:trPr>
          <w:jc w:val="center"/>
        </w:trPr>
        <w:tc>
          <w:tcPr>
            <w:tcW w:w="674" w:type="pct"/>
            <w:vMerge/>
          </w:tcPr>
          <w:p w14:paraId="2544EC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031" w:type="pct"/>
          </w:tcPr>
          <w:p w14:paraId="5E2FB44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6724F6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00B57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E38DD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F7297F6" w14:textId="77777777" w:rsidTr="00391000">
        <w:trPr>
          <w:jc w:val="center"/>
        </w:trPr>
        <w:tc>
          <w:tcPr>
            <w:tcW w:w="674" w:type="pct"/>
            <w:vMerge w:val="restart"/>
          </w:tcPr>
          <w:p w14:paraId="17EA8F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95FD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4129AB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76A43A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56D5EB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FD668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5A4C09" w14:textId="77777777" w:rsidTr="00391000">
        <w:trPr>
          <w:jc w:val="center"/>
        </w:trPr>
        <w:tc>
          <w:tcPr>
            <w:tcW w:w="674" w:type="pct"/>
            <w:vMerge/>
          </w:tcPr>
          <w:p w14:paraId="6A3CA66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33C9EA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642607D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077F4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4AA74C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6A4FA42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20110291"/>
      <w:bookmarkStart w:id="145" w:name="_Toc353139603"/>
      <w:bookmarkStart w:id="146" w:name="_Ref353196896"/>
      <w:bookmarkStart w:id="147" w:name="_Ref353196903"/>
      <w:bookmarkStart w:id="148" w:name="_Toc353217730"/>
      <w:bookmarkStart w:id="149" w:name="_Toc353218501"/>
      <w:bookmarkStart w:id="150" w:name="_Toc353218612"/>
      <w:bookmarkStart w:id="151" w:name="_Toc353220169"/>
      <w:bookmarkStart w:id="152" w:name="_Toc353220421"/>
      <w:bookmarkStart w:id="153" w:name="_Toc353359625"/>
      <w:bookmarkStart w:id="154" w:name="_Toc357799076"/>
      <w:bookmarkStart w:id="155" w:name="_Toc357799254"/>
      <w:bookmarkStart w:id="156" w:name="_Toc357859638"/>
      <w:bookmarkStart w:id="157" w:name="_Ref363331864"/>
      <w:bookmarkStart w:id="158" w:name="_Toc363466396"/>
      <w:bookmarkStart w:id="159" w:name="_Toc363473109"/>
      <w:bookmarkStart w:id="160" w:name="_Ref367312088"/>
      <w:bookmarkStart w:id="161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eastAsia="es-MX"/>
        </w:rPr>
        <w:lastRenderedPageBreak/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2" w:name="_Toc320110292"/>
      <w:bookmarkStart w:id="163" w:name="_Toc353139604"/>
      <w:bookmarkStart w:id="164" w:name="_Toc353217731"/>
      <w:bookmarkStart w:id="165" w:name="_Toc353218502"/>
      <w:bookmarkStart w:id="166" w:name="_Toc353218613"/>
      <w:bookmarkStart w:id="167" w:name="_Toc353220170"/>
      <w:bookmarkStart w:id="168" w:name="_Toc353220422"/>
      <w:bookmarkStart w:id="169" w:name="_Toc353359626"/>
      <w:bookmarkStart w:id="170" w:name="_Toc357799077"/>
      <w:bookmarkStart w:id="171" w:name="_Toc357799255"/>
      <w:bookmarkStart w:id="172" w:name="_Toc357859639"/>
      <w:bookmarkStart w:id="173" w:name="_Toc363466397"/>
      <w:bookmarkStart w:id="174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</w:t>
      </w:r>
      <w:proofErr w:type="gramStart"/>
      <w:r w:rsidRPr="005309CF">
        <w:rPr>
          <w:lang w:val="es-ES" w:bidi="en-US"/>
        </w:rPr>
        <w:t>para  el</w:t>
      </w:r>
      <w:proofErr w:type="gramEnd"/>
      <w:r w:rsidRPr="005309CF">
        <w:rPr>
          <w:lang w:val="es-ES" w:bidi="en-US"/>
        </w:rPr>
        <w:t xml:space="preserve">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eastAsia="es-MX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5" w:name="_Toc353283691"/>
      <w:bookmarkStart w:id="176" w:name="_Toc353283739"/>
      <w:bookmarkStart w:id="177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1E3D5BC9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r w:rsidRPr="005309CF">
        <w:rPr>
          <w:b w:val="0"/>
          <w:color w:val="auto"/>
          <w:sz w:val="22"/>
          <w:szCs w:val="22"/>
        </w:rPr>
        <w:lastRenderedPageBreak/>
        <w:t>Actividades y Responsables de Control de Cambios</w:t>
      </w:r>
      <w:bookmarkEnd w:id="175"/>
      <w:bookmarkEnd w:id="176"/>
      <w:bookmarkEnd w:id="177"/>
    </w:p>
    <w:p w14:paraId="32F6F1D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46A83A9E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EDD88C1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53D42748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0CF3E6D3" w14:textId="77777777" w:rsidR="003D4CA1" w:rsidRPr="005309CF" w:rsidRDefault="003D4CA1" w:rsidP="003D4CA1">
      <w:pPr>
        <w:spacing w:line="240" w:lineRule="auto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</w:t>
      </w:r>
    </w:p>
    <w:p w14:paraId="03EAF530" w14:textId="77777777" w:rsidR="003D4CA1" w:rsidRPr="005309CF" w:rsidRDefault="003D4CA1" w:rsidP="003D4CA1">
      <w:pPr>
        <w:spacing w:line="240" w:lineRule="auto"/>
      </w:pPr>
      <w:r w:rsidRPr="005309CF">
        <w:rPr>
          <w:lang w:val="es-ES" w:bidi="en-US"/>
        </w:rPr>
        <w:t xml:space="preserve">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4ED46D39" w14:textId="77777777" w:rsidTr="00391000">
        <w:tc>
          <w:tcPr>
            <w:tcW w:w="3369" w:type="dxa"/>
          </w:tcPr>
          <w:p w14:paraId="67CCDF51" w14:textId="77777777" w:rsidR="003D4CA1" w:rsidRPr="005309CF" w:rsidRDefault="003D4CA1" w:rsidP="00391000">
            <w:pPr>
              <w:pStyle w:val="Sinespaciado"/>
            </w:pPr>
            <w:r w:rsidRPr="005309CF">
              <w:t>Solicitud de Cambio de un EEC</w:t>
            </w:r>
          </w:p>
        </w:tc>
        <w:tc>
          <w:tcPr>
            <w:tcW w:w="5892" w:type="dxa"/>
          </w:tcPr>
          <w:p w14:paraId="39A01F10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a</w:t>
            </w:r>
            <w:proofErr w:type="spellEnd"/>
            <w:r w:rsidRPr="005309CF">
              <w:t xml:space="preserve">                                                Número: ###</w:t>
            </w:r>
          </w:p>
        </w:tc>
      </w:tr>
      <w:tr w:rsidR="003D4CA1" w:rsidRPr="005309CF" w14:paraId="3AC9A6DF" w14:textId="77777777" w:rsidTr="00391000">
        <w:tc>
          <w:tcPr>
            <w:tcW w:w="3369" w:type="dxa"/>
          </w:tcPr>
          <w:p w14:paraId="466EF754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2A13204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1CAD3E1A" w14:textId="77777777" w:rsidTr="00391000">
        <w:tc>
          <w:tcPr>
            <w:tcW w:w="3369" w:type="dxa"/>
          </w:tcPr>
          <w:p w14:paraId="65138E81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</w:tcPr>
          <w:p w14:paraId="3A4ECE5E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7C4FCE6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598DC80B" w14:textId="77777777" w:rsidTr="00391000">
        <w:tc>
          <w:tcPr>
            <w:tcW w:w="3369" w:type="dxa"/>
          </w:tcPr>
          <w:p w14:paraId="3D341D6C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135997FF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6F28CA5B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</w:tcPr>
          <w:p w14:paraId="0AE7F228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7F41ADFC" w14:textId="77777777" w:rsidR="003D4CA1" w:rsidRPr="005309CF" w:rsidRDefault="003D4CA1" w:rsidP="00391000">
            <w:pPr>
              <w:pStyle w:val="Sinespaciado"/>
            </w:pPr>
          </w:p>
          <w:p w14:paraId="15BCAB5D" w14:textId="77777777" w:rsidR="003D4CA1" w:rsidRPr="005309CF" w:rsidRDefault="003D4CA1" w:rsidP="00391000">
            <w:pPr>
              <w:pStyle w:val="Sinespaciado"/>
            </w:pPr>
            <w:r w:rsidRPr="005309CF">
              <w:t>Lista de EEC Liberados para el Cambio:</w:t>
            </w:r>
          </w:p>
          <w:p w14:paraId="0206CA5B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0A66375D" w14:textId="77777777" w:rsidTr="00391000">
        <w:tc>
          <w:tcPr>
            <w:tcW w:w="3369" w:type="dxa"/>
          </w:tcPr>
          <w:p w14:paraId="2F4036AD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</w:tcPr>
          <w:p w14:paraId="4D7E4BCF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012F308D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04E9480" w14:textId="77777777" w:rsidTr="00391000">
        <w:tc>
          <w:tcPr>
            <w:tcW w:w="3369" w:type="dxa"/>
          </w:tcPr>
          <w:p w14:paraId="0E66AFB9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14700F62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2A0AE327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7EB9285E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1A3B56A" w14:textId="77777777" w:rsidR="003D4CA1" w:rsidRPr="005309CF" w:rsidRDefault="003D4CA1" w:rsidP="003D4CA1">
      <w:pPr>
        <w:jc w:val="center"/>
        <w:rPr>
          <w:lang w:val="es-ES"/>
        </w:rPr>
      </w:pPr>
      <w:r w:rsidRPr="005309CF">
        <w:rPr>
          <w:lang w:val="es-ES"/>
        </w:rPr>
        <w:t>Instrumento para Cambios Formales de EEC</w:t>
      </w: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bookmarkStart w:id="178" w:name="_Toc320110293"/>
      <w:bookmarkStart w:id="179" w:name="_Toc347402927"/>
      <w:bookmarkStart w:id="180" w:name="_Toc353139605"/>
      <w:bookmarkStart w:id="181" w:name="_Toc353217732"/>
      <w:bookmarkStart w:id="182" w:name="_Toc353218503"/>
      <w:bookmarkStart w:id="183" w:name="_Toc353218614"/>
      <w:bookmarkStart w:id="184" w:name="_Toc353220171"/>
      <w:bookmarkStart w:id="185" w:name="_Toc353220423"/>
      <w:bookmarkStart w:id="186" w:name="_Toc353359627"/>
      <w:bookmarkStart w:id="187" w:name="_Toc357799078"/>
      <w:bookmarkStart w:id="188" w:name="_Toc357799256"/>
      <w:bookmarkStart w:id="189" w:name="_Toc357859640"/>
      <w:bookmarkStart w:id="190" w:name="_Toc363466398"/>
      <w:bookmarkStart w:id="191" w:name="_Toc363473111"/>
      <w:r w:rsidRPr="002A755C">
        <w:rPr>
          <w:lang w:val="es-ES"/>
        </w:rPr>
        <w:t>Actividades</w:t>
      </w:r>
      <w:r w:rsidRPr="005309CF">
        <w:rPr>
          <w:lang w:val="es-ES"/>
        </w:rPr>
        <w:t xml:space="preserve"> de la gestión de configuración</w:t>
      </w:r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50AA5A4" w14:textId="2C838183" w:rsidR="003D4CA1" w:rsidRPr="005309CF" w:rsidRDefault="003D4CA1" w:rsidP="003D4CA1">
      <w:pPr>
        <w:pStyle w:val="Ttulo8"/>
      </w:pPr>
      <w:bookmarkStart w:id="192" w:name="_Toc320110294"/>
      <w:bookmarkStart w:id="193" w:name="_Toc347402928"/>
      <w:bookmarkStart w:id="194" w:name="_Toc353139606"/>
      <w:bookmarkStart w:id="195" w:name="_Toc353217733"/>
      <w:bookmarkStart w:id="196" w:name="_Toc353218504"/>
      <w:bookmarkStart w:id="197" w:name="_Toc353218615"/>
      <w:bookmarkStart w:id="198" w:name="_Toc353220172"/>
      <w:bookmarkStart w:id="199" w:name="_Toc353220424"/>
      <w:bookmarkStart w:id="200" w:name="_Toc353359628"/>
      <w:bookmarkStart w:id="201" w:name="_Toc357799079"/>
      <w:bookmarkStart w:id="202" w:name="_Toc357799257"/>
      <w:bookmarkStart w:id="203" w:name="_Toc357859641"/>
      <w:bookmarkStart w:id="204" w:name="_Toc363466399"/>
      <w:bookmarkStart w:id="205" w:name="_Toc363473112"/>
      <w:bookmarkStart w:id="206" w:name="_Ref367311411"/>
      <w:bookmarkStart w:id="207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</w:t>
      </w:r>
      <w:proofErr w:type="spellStart"/>
      <w:r w:rsidRPr="005309CF">
        <w:t>los</w:t>
      </w:r>
      <w:proofErr w:type="spellEnd"/>
      <w:r w:rsidRPr="005309CF">
        <w:t xml:space="preserve"> 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</w:t>
      </w:r>
      <w:proofErr w:type="gramStart"/>
      <w:r w:rsidRPr="005309CF">
        <w:rPr>
          <w:lang w:val="es-ES" w:bidi="en-US"/>
        </w:rPr>
        <w:t>bajo  control</w:t>
      </w:r>
      <w:proofErr w:type="gramEnd"/>
      <w:r w:rsidRPr="005309CF">
        <w:rPr>
          <w:lang w:val="es-ES" w:bidi="en-US"/>
        </w:rPr>
        <w:t xml:space="preserve">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 xml:space="preserve">solicitados por los clientes del proyecto, miembros del equipo del proyecto, revisores y </w:t>
      </w:r>
      <w:proofErr w:type="spellStart"/>
      <w:r w:rsidR="00017F78">
        <w:rPr>
          <w:lang w:bidi="en-US"/>
        </w:rPr>
        <w:t>tester</w:t>
      </w:r>
      <w:proofErr w:type="spellEnd"/>
      <w:r w:rsidR="00017F78">
        <w:rPr>
          <w:lang w:bidi="en-US"/>
        </w:rPr>
        <w:t xml:space="preserve">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8" w:name="_Toc320110298"/>
      <w:bookmarkStart w:id="209" w:name="_Toc347402931"/>
      <w:bookmarkStart w:id="210" w:name="_Toc353139608"/>
      <w:bookmarkStart w:id="211" w:name="_Toc353217735"/>
      <w:bookmarkStart w:id="212" w:name="_Toc353218506"/>
      <w:bookmarkStart w:id="213" w:name="_Toc353218617"/>
      <w:bookmarkStart w:id="214" w:name="_Toc353220174"/>
      <w:bookmarkStart w:id="215" w:name="_Toc353220426"/>
      <w:bookmarkStart w:id="216" w:name="_Toc353359630"/>
      <w:bookmarkStart w:id="217" w:name="_Toc357799081"/>
      <w:bookmarkStart w:id="218" w:name="_Toc357799259"/>
      <w:bookmarkStart w:id="219" w:name="_Toc357859643"/>
      <w:bookmarkStart w:id="220" w:name="_Toc363466400"/>
      <w:bookmarkStart w:id="221" w:name="_Toc363473113"/>
      <w:bookmarkStart w:id="222" w:name="_Ref367312321"/>
      <w:bookmarkStart w:id="223" w:name="_Ref381018733"/>
      <w:bookmarkStart w:id="224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proofErr w:type="spellEnd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5" w:name="_Toc363466401"/>
      <w:bookmarkStart w:id="226" w:name="_Toc363473114"/>
      <w:r w:rsidRPr="002A755C">
        <w:rPr>
          <w:lang w:val="es-ES"/>
        </w:rPr>
        <w:t>Instrumento para la Identificación de Relaciones de Composición</w:t>
      </w:r>
      <w:bookmarkEnd w:id="225"/>
      <w:bookmarkEnd w:id="226"/>
    </w:p>
    <w:p w14:paraId="07AFB6CF" w14:textId="70FC39C4" w:rsidR="003D4CA1" w:rsidRPr="005309CF" w:rsidRDefault="003D4CA1" w:rsidP="003D4CA1"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0267AB2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1D162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CE70DF1" w14:textId="4087BA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70E9D22" w14:textId="5E2C4368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6AEFF3D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7282917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DF90434" w14:textId="77777777" w:rsidTr="00391000">
        <w:tc>
          <w:tcPr>
            <w:tcW w:w="1381" w:type="pct"/>
            <w:shd w:val="clear" w:color="auto" w:fill="FFFFFF" w:themeFill="background1"/>
          </w:tcPr>
          <w:p w14:paraId="16144972" w14:textId="7DEDF72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 w:rsidR="00017F78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23525695" w14:textId="68245AFB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 w:rsidR="00017F78"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8D0668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B00F56D" w14:textId="77777777" w:rsidTr="00391000">
        <w:tc>
          <w:tcPr>
            <w:tcW w:w="1381" w:type="pct"/>
          </w:tcPr>
          <w:p w14:paraId="3523389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233E38A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250FD2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7F8FE10" w14:textId="77777777" w:rsidTr="00391000">
        <w:tc>
          <w:tcPr>
            <w:tcW w:w="1381" w:type="pct"/>
          </w:tcPr>
          <w:p w14:paraId="1ED4483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50E2415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12F2642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7" w:name="_Toc363466402"/>
      <w:bookmarkStart w:id="228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7"/>
      <w:bookmarkEnd w:id="228"/>
    </w:p>
    <w:p w14:paraId="3E1FE609" w14:textId="320C643C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t>mie</w:t>
      </w:r>
      <w:r w:rsidR="00DC4212">
        <w:rPr>
          <w:lang w:val="es-ES" w:bidi="en-US"/>
        </w:rPr>
        <w:t>mbros que gestionan el proyecto.</w:t>
      </w:r>
      <w:bookmarkStart w:id="229" w:name="_GoBack"/>
      <w:bookmarkEnd w:id="229"/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30" w:name="_Toc363466403"/>
      <w:bookmarkStart w:id="231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30"/>
      <w:bookmarkEnd w:id="231"/>
    </w:p>
    <w:p w14:paraId="6C2294A0" w14:textId="1851180D" w:rsidR="003D4CA1" w:rsidRPr="005309CF" w:rsidRDefault="003D4CA1" w:rsidP="003D4CA1">
      <w:pPr>
        <w:rPr>
          <w:lang w:bidi="en-US"/>
        </w:rPr>
      </w:pPr>
      <w:r w:rsidRPr="005309CF">
        <w:rPr>
          <w:lang w:val="es-ES" w:bidi="en-US"/>
        </w:rPr>
        <w:t>Relación de equivalencia.- Esta relación permite identificar los diferentes tipos de un producto (</w:t>
      </w:r>
      <w:r w:rsidR="00363F61">
        <w:rPr>
          <w:lang w:val="es-ES" w:bidi="en-US"/>
        </w:rPr>
        <w:t>ECS</w:t>
      </w:r>
      <w:proofErr w:type="gramStart"/>
      <w:r w:rsidRPr="005309CF">
        <w:rPr>
          <w:lang w:val="es-ES" w:bidi="en-US"/>
        </w:rPr>
        <w:t>)  almacenados</w:t>
      </w:r>
      <w:proofErr w:type="gramEnd"/>
      <w:r w:rsidRPr="005309CF">
        <w:rPr>
          <w:lang w:val="es-ES" w:bidi="en-US"/>
        </w:rPr>
        <w:t xml:space="preserve"> en repositorios físicos o digitales, pero todos corresponden a una misma versión del producto. </w:t>
      </w:r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</w:t>
      </w:r>
      <w:proofErr w:type="gramStart"/>
      <w:r w:rsidRPr="005309CF">
        <w:rPr>
          <w:lang w:bidi="en-US"/>
        </w:rPr>
        <w:t>EEC  se</w:t>
      </w:r>
      <w:proofErr w:type="gramEnd"/>
      <w:r w:rsidRPr="005309CF">
        <w:rPr>
          <w:lang w:bidi="en-US"/>
        </w:rPr>
        <w:t xml:space="preserve">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2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lastRenderedPageBreak/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4" w15:restartNumberingAfterBreak="0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7" w15:restartNumberingAfterBreak="0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0" w15:restartNumberingAfterBreak="0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3"/>
  </w:num>
  <w:num w:numId="4">
    <w:abstractNumId w:val="7"/>
  </w:num>
  <w:num w:numId="5">
    <w:abstractNumId w:val="5"/>
  </w:num>
  <w:num w:numId="6">
    <w:abstractNumId w:val="10"/>
  </w:num>
  <w:num w:numId="7">
    <w:abstractNumId w:val="10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</w:num>
  <w:num w:numId="9">
    <w:abstractNumId w:val="4"/>
  </w:num>
  <w:num w:numId="10">
    <w:abstractNumId w:val="8"/>
  </w:num>
  <w:num w:numId="11">
    <w:abstractNumId w:val="0"/>
  </w:num>
  <w:num w:numId="12">
    <w:abstractNumId w:val="9"/>
  </w:num>
  <w:num w:numId="13">
    <w:abstractNumId w:val="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D6F11"/>
    <w:rsid w:val="00113B9E"/>
    <w:rsid w:val="00136451"/>
    <w:rsid w:val="00274C70"/>
    <w:rsid w:val="00363F61"/>
    <w:rsid w:val="00391000"/>
    <w:rsid w:val="003B3D82"/>
    <w:rsid w:val="003D4CA1"/>
    <w:rsid w:val="004F2D2F"/>
    <w:rsid w:val="00615EEB"/>
    <w:rsid w:val="00673762"/>
    <w:rsid w:val="007161DF"/>
    <w:rsid w:val="00755C9D"/>
    <w:rsid w:val="007C3F50"/>
    <w:rsid w:val="009C650B"/>
    <w:rsid w:val="009D009F"/>
    <w:rsid w:val="00AF48B7"/>
    <w:rsid w:val="00BD5494"/>
    <w:rsid w:val="00C27E46"/>
    <w:rsid w:val="00D04D48"/>
    <w:rsid w:val="00DC4212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Borders>
        <w:insideV w:val="single" w:sz="4" w:space="0" w:color="8EAADB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Sistema de contabilidad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MX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MX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MX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MX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MX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MX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1407B20F-F751-419E-B588-7F4DB3D21456}" type="presOf" srcId="{0401A618-03DD-44FD-B0A5-6FA6EA1B21F2}" destId="{A80B60A7-EDE0-4C1A-9694-D10B6AA0D836}" srcOrd="1" destOrd="0" presId="urn:microsoft.com/office/officeart/2005/8/layout/orgChart1"/>
    <dgm:cxn modelId="{6AE263BE-8D13-435F-8031-1BA21EE5E258}" type="presOf" srcId="{3357D037-5B3A-4819-B2D2-66BE9C69FDC4}" destId="{05B0B749-2E01-4BB4-8167-21795EB25B2A}" srcOrd="0" destOrd="0" presId="urn:microsoft.com/office/officeart/2005/8/layout/orgChart1"/>
    <dgm:cxn modelId="{061EBFE5-99F6-4E62-AA85-5B6299F0884F}" type="presOf" srcId="{46010599-3663-4226-B38C-8C25888397E4}" destId="{DE1EF760-9640-44E7-B14B-76F399A60B0F}" srcOrd="0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4443EC4C-012D-4AD2-B2D7-FF02FC763E70}" type="presOf" srcId="{0401A618-03DD-44FD-B0A5-6FA6EA1B21F2}" destId="{0BEC107A-AC9C-413F-84F2-AD91075BEC24}" srcOrd="0" destOrd="0" presId="urn:microsoft.com/office/officeart/2005/8/layout/orgChart1"/>
    <dgm:cxn modelId="{46728B0E-FD9B-4BAD-A5DE-D9AC6674E667}" type="presOf" srcId="{3357D037-5B3A-4819-B2D2-66BE9C69FDC4}" destId="{47AF2236-5460-49E6-A816-0824283DD0FA}" srcOrd="1" destOrd="0" presId="urn:microsoft.com/office/officeart/2005/8/layout/orgChart1"/>
    <dgm:cxn modelId="{7DAAFDCC-8396-4705-BC02-7952288B8CBF}" type="presOf" srcId="{442E76F5-534D-4BBB-B53E-E5DBB85EE10A}" destId="{AA8CBB8E-0EEA-41BB-B305-8DCF83F0AACB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F8AE69C0-409E-44F3-82DC-817B6F4BEAB0}" type="presOf" srcId="{9AC22AC8-5107-4647-93C6-5CA53AEBBFB7}" destId="{60C81D6A-0B7F-4327-8616-56B143F56606}" srcOrd="0" destOrd="0" presId="urn:microsoft.com/office/officeart/2005/8/layout/orgChart1"/>
    <dgm:cxn modelId="{96E3EABA-DBBE-408D-B8E7-742FF3A687F6}" type="presOf" srcId="{F6C3209B-E866-435D-8F1E-D4057C3684CF}" destId="{E65C2184-ECF5-48EB-AD07-E49DCC25179E}" srcOrd="1" destOrd="0" presId="urn:microsoft.com/office/officeart/2005/8/layout/orgChart1"/>
    <dgm:cxn modelId="{040B63DC-9F8C-43AA-A324-977E3ABE1946}" type="presOf" srcId="{F6C3209B-E866-435D-8F1E-D4057C3684CF}" destId="{29ACD7CE-C6A4-4774-BDE3-FE939A3B995C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A23A3953-6C87-4CFD-9828-633C68B7678F}" type="presParOf" srcId="{60C81D6A-0B7F-4327-8616-56B143F56606}" destId="{338500A0-0D83-4ECA-BF0E-F1ACD8FCED06}" srcOrd="0" destOrd="0" presId="urn:microsoft.com/office/officeart/2005/8/layout/orgChart1"/>
    <dgm:cxn modelId="{8CA30809-F9CC-4F59-816D-29F9ABCE1A17}" type="presParOf" srcId="{338500A0-0D83-4ECA-BF0E-F1ACD8FCED06}" destId="{9AC2E348-6210-4216-9915-60DA5F35B6E7}" srcOrd="0" destOrd="0" presId="urn:microsoft.com/office/officeart/2005/8/layout/orgChart1"/>
    <dgm:cxn modelId="{4041A2F4-826B-4C79-96E0-DA46D6C00439}" type="presParOf" srcId="{9AC2E348-6210-4216-9915-60DA5F35B6E7}" destId="{0BEC107A-AC9C-413F-84F2-AD91075BEC24}" srcOrd="0" destOrd="0" presId="urn:microsoft.com/office/officeart/2005/8/layout/orgChart1"/>
    <dgm:cxn modelId="{D7FF7EBC-0970-4D27-9CA6-CBB906A12452}" type="presParOf" srcId="{9AC2E348-6210-4216-9915-60DA5F35B6E7}" destId="{A80B60A7-EDE0-4C1A-9694-D10B6AA0D836}" srcOrd="1" destOrd="0" presId="urn:microsoft.com/office/officeart/2005/8/layout/orgChart1"/>
    <dgm:cxn modelId="{C6E92CD1-7E1B-422F-9906-C75947D054F8}" type="presParOf" srcId="{338500A0-0D83-4ECA-BF0E-F1ACD8FCED06}" destId="{AF0270E8-693D-4842-9011-349CD19D5A7D}" srcOrd="1" destOrd="0" presId="urn:microsoft.com/office/officeart/2005/8/layout/orgChart1"/>
    <dgm:cxn modelId="{D2789DD6-4B56-4820-9A9B-517DF46B8B32}" type="presParOf" srcId="{AF0270E8-693D-4842-9011-349CD19D5A7D}" destId="{AA8CBB8E-0EEA-41BB-B305-8DCF83F0AACB}" srcOrd="0" destOrd="0" presId="urn:microsoft.com/office/officeart/2005/8/layout/orgChart1"/>
    <dgm:cxn modelId="{A48B0DDE-5C41-46CC-97E3-48D8E5BB7180}" type="presParOf" srcId="{AF0270E8-693D-4842-9011-349CD19D5A7D}" destId="{A2716621-5277-4641-8B21-EC8F3265E442}" srcOrd="1" destOrd="0" presId="urn:microsoft.com/office/officeart/2005/8/layout/orgChart1"/>
    <dgm:cxn modelId="{719E46D4-0729-4021-83D9-A843E95313B0}" type="presParOf" srcId="{A2716621-5277-4641-8B21-EC8F3265E442}" destId="{12C6D59F-5469-4D32-8105-6A214009CA4D}" srcOrd="0" destOrd="0" presId="urn:microsoft.com/office/officeart/2005/8/layout/orgChart1"/>
    <dgm:cxn modelId="{29C2BB40-069A-455D-88DA-2022F68CBE17}" type="presParOf" srcId="{12C6D59F-5469-4D32-8105-6A214009CA4D}" destId="{05B0B749-2E01-4BB4-8167-21795EB25B2A}" srcOrd="0" destOrd="0" presId="urn:microsoft.com/office/officeart/2005/8/layout/orgChart1"/>
    <dgm:cxn modelId="{5454ADD0-B68A-4C65-AE5F-AFA6B7B21629}" type="presParOf" srcId="{12C6D59F-5469-4D32-8105-6A214009CA4D}" destId="{47AF2236-5460-49E6-A816-0824283DD0FA}" srcOrd="1" destOrd="0" presId="urn:microsoft.com/office/officeart/2005/8/layout/orgChart1"/>
    <dgm:cxn modelId="{FE2C1BC5-BCEC-4B50-A94F-D855004A7330}" type="presParOf" srcId="{A2716621-5277-4641-8B21-EC8F3265E442}" destId="{4BBF02E7-AD48-4371-80F7-49638A4BBFD9}" srcOrd="1" destOrd="0" presId="urn:microsoft.com/office/officeart/2005/8/layout/orgChart1"/>
    <dgm:cxn modelId="{9D26C29C-CD6D-4AFB-B02B-C2699AC93ED1}" type="presParOf" srcId="{A2716621-5277-4641-8B21-EC8F3265E442}" destId="{2451EB52-63A1-454F-8626-B915E3652DFB}" srcOrd="2" destOrd="0" presId="urn:microsoft.com/office/officeart/2005/8/layout/orgChart1"/>
    <dgm:cxn modelId="{E2476C03-4E66-455C-AED8-B666C0B67B84}" type="presParOf" srcId="{AF0270E8-693D-4842-9011-349CD19D5A7D}" destId="{DE1EF760-9640-44E7-B14B-76F399A60B0F}" srcOrd="2" destOrd="0" presId="urn:microsoft.com/office/officeart/2005/8/layout/orgChart1"/>
    <dgm:cxn modelId="{A7CB5D5F-6E4B-4304-A1B7-3F4E7D162EFC}" type="presParOf" srcId="{AF0270E8-693D-4842-9011-349CD19D5A7D}" destId="{C1CCC185-51DE-4BD8-AD5B-8D8B2A6777FA}" srcOrd="3" destOrd="0" presId="urn:microsoft.com/office/officeart/2005/8/layout/orgChart1"/>
    <dgm:cxn modelId="{9843C076-EC66-4A9C-86D1-6FF13AC4DBCF}" type="presParOf" srcId="{C1CCC185-51DE-4BD8-AD5B-8D8B2A6777FA}" destId="{92747D62-C048-47D7-A971-32D465455623}" srcOrd="0" destOrd="0" presId="urn:microsoft.com/office/officeart/2005/8/layout/orgChart1"/>
    <dgm:cxn modelId="{ECD47330-CEF6-4F34-A9F0-397EEEE82131}" type="presParOf" srcId="{92747D62-C048-47D7-A971-32D465455623}" destId="{29ACD7CE-C6A4-4774-BDE3-FE939A3B995C}" srcOrd="0" destOrd="0" presId="urn:microsoft.com/office/officeart/2005/8/layout/orgChart1"/>
    <dgm:cxn modelId="{D16AC866-82F6-4159-A99E-17B5D3DD6181}" type="presParOf" srcId="{92747D62-C048-47D7-A971-32D465455623}" destId="{E65C2184-ECF5-48EB-AD07-E49DCC25179E}" srcOrd="1" destOrd="0" presId="urn:microsoft.com/office/officeart/2005/8/layout/orgChart1"/>
    <dgm:cxn modelId="{909C743D-83F4-497A-9D61-8E901D856D09}" type="presParOf" srcId="{C1CCC185-51DE-4BD8-AD5B-8D8B2A6777FA}" destId="{CD31933D-B0DD-4491-B13F-2C01C3178163}" srcOrd="1" destOrd="0" presId="urn:microsoft.com/office/officeart/2005/8/layout/orgChart1"/>
    <dgm:cxn modelId="{6BE6A7E5-2803-4600-85D3-5D89B490EA74}" type="presParOf" srcId="{C1CCC185-51DE-4BD8-AD5B-8D8B2A6777FA}" destId="{075CABA6-BF06-411B-B7D8-3A73F5F6C300}" srcOrd="2" destOrd="0" presId="urn:microsoft.com/office/officeart/2005/8/layout/orgChart1"/>
    <dgm:cxn modelId="{159D360C-03C0-40FF-A0C1-85E539FCAFAE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MX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MX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MX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MX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MX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MX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MX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MX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MX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MX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MX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MX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MX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MX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MX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MX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MX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MX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MX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810F7FC6-29B6-44F6-9D36-CCB93D1C6D34}" type="presOf" srcId="{1453B3D9-3551-42D3-9EA4-CE09A03887B3}" destId="{1158D777-AB5C-47E1-A172-EA119C809E86}" srcOrd="1" destOrd="0" presId="urn:microsoft.com/office/officeart/2008/layout/HorizontalMultiLevelHierarchy"/>
    <dgm:cxn modelId="{58DCFEF0-E2F6-4D8F-9100-8C5AA90430CE}" type="presOf" srcId="{82E892EB-0DB8-4F0A-B0D0-67F960DFB669}" destId="{BA611E67-87A5-4234-AEFF-198BDEDABB7C}" srcOrd="0" destOrd="0" presId="urn:microsoft.com/office/officeart/2008/layout/HorizontalMultiLevelHierarchy"/>
    <dgm:cxn modelId="{D0329BFF-EE25-4830-9D43-D5EBABA57E96}" type="presOf" srcId="{9F618BC1-970F-4157-941C-F86AB1FAE6E3}" destId="{C43B149C-5BBB-4839-A818-4A23393FF687}" srcOrd="1" destOrd="0" presId="urn:microsoft.com/office/officeart/2008/layout/HorizontalMultiLevelHierarchy"/>
    <dgm:cxn modelId="{1E75BE22-9A41-4445-A69D-65E88FDABDBF}" type="presOf" srcId="{9F618BC1-970F-4157-941C-F86AB1FAE6E3}" destId="{42CECB87-7735-4508-8273-9584CDC4ADD9}" srcOrd="0" destOrd="0" presId="urn:microsoft.com/office/officeart/2008/layout/HorizontalMultiLevelHierarchy"/>
    <dgm:cxn modelId="{FE48B4D7-FB1B-4A44-A304-3B59888BB13E}" type="presOf" srcId="{F2F9455E-1036-48F6-A6A2-29EC169F2063}" destId="{91695836-E275-466C-A3DD-FF71EF4A84C4}" srcOrd="1" destOrd="0" presId="urn:microsoft.com/office/officeart/2008/layout/HorizontalMultiLevelHierarchy"/>
    <dgm:cxn modelId="{726C4DA5-EAFB-4753-B4A8-E0554739059E}" type="presOf" srcId="{F327CD6B-8147-4AB7-8C5F-CC9E3C64B821}" destId="{0910C4D5-559F-4ED9-865F-FD9E0B75D5C1}" srcOrd="0" destOrd="0" presId="urn:microsoft.com/office/officeart/2008/layout/HorizontalMultiLevelHierarchy"/>
    <dgm:cxn modelId="{DAB6CD40-F52B-4586-B659-42B1B4BF8918}" type="presOf" srcId="{D7C4AA9A-6F83-4205-A287-C8AF0EC43F8B}" destId="{C7AF8690-DF8C-4532-8FEC-A71C6ABF6DB5}" srcOrd="0" destOrd="0" presId="urn:microsoft.com/office/officeart/2008/layout/HorizontalMultiLevelHierarchy"/>
    <dgm:cxn modelId="{FEE6E570-9E12-42BF-9146-F091F98B26FA}" type="presOf" srcId="{219E4B38-0D35-42D5-8703-F6DBE53A8193}" destId="{31888F87-106E-4065-8933-3BC020F76C45}" srcOrd="0" destOrd="0" presId="urn:microsoft.com/office/officeart/2008/layout/HorizontalMultiLevelHierarchy"/>
    <dgm:cxn modelId="{469A340D-A512-4C67-B796-82227A784C23}" type="presOf" srcId="{FAEB6A0B-EAA6-4865-B1B4-B28BD06CA8CB}" destId="{4463467E-C8CE-4503-9555-CCA701A552F2}" srcOrd="0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AB679E5D-F492-4350-AFE5-30F1FE910F30}" type="presOf" srcId="{6BE46504-C6AE-4179-AC77-7AF2E407101A}" destId="{23232F91-25D7-4783-9108-C15D0CC43F14}" srcOrd="1" destOrd="0" presId="urn:microsoft.com/office/officeart/2008/layout/HorizontalMultiLevelHierarchy"/>
    <dgm:cxn modelId="{5A5AF1D2-6955-4BCD-A057-7654C0730F6D}" type="presOf" srcId="{1453B3D9-3551-42D3-9EA4-CE09A03887B3}" destId="{80ED23AB-AD6B-40CD-9FC6-D4175B95B646}" srcOrd="0" destOrd="0" presId="urn:microsoft.com/office/officeart/2008/layout/HorizontalMultiLevelHierarchy"/>
    <dgm:cxn modelId="{B4D6D840-FC52-485C-BD7D-9AB67B1A6383}" type="presOf" srcId="{D7C4AA9A-6F83-4205-A287-C8AF0EC43F8B}" destId="{23352CF3-5594-442C-8C5E-901B614E5E2A}" srcOrd="1" destOrd="0" presId="urn:microsoft.com/office/officeart/2008/layout/HorizontalMultiLevelHierarchy"/>
    <dgm:cxn modelId="{349486A3-9DC6-48B3-9959-279C6641205E}" type="presOf" srcId="{BB89522F-1260-41F0-A4BE-B73FC8B67951}" destId="{A943B8AF-69CA-4FB0-8B15-9EDF89AB42E4}" srcOrd="1" destOrd="0" presId="urn:microsoft.com/office/officeart/2008/layout/HorizontalMultiLevelHierarchy"/>
    <dgm:cxn modelId="{48AC2A51-77CD-4924-9046-624D88454008}" type="presOf" srcId="{4A56F201-81A5-40D2-BCFD-FDEB1EE1DDFD}" destId="{44CD7043-7D0F-418D-A8C6-4439385757DC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E77972CB-08E2-4072-827E-FC16DCAAB99F}" type="presOf" srcId="{BB89522F-1260-41F0-A4BE-B73FC8B67951}" destId="{D8CCE7A0-BC1A-4E68-8CFB-02BCB29E8655}" srcOrd="0" destOrd="0" presId="urn:microsoft.com/office/officeart/2008/layout/HorizontalMultiLevelHierarchy"/>
    <dgm:cxn modelId="{F9BEA211-2913-478A-8BDC-1217D652D0C2}" type="presOf" srcId="{632AA0DD-8353-4F11-BDFB-175B6927504F}" destId="{2366EC24-982C-4DD0-8F1C-E30943AF5B37}" srcOrd="1" destOrd="0" presId="urn:microsoft.com/office/officeart/2008/layout/HorizontalMultiLevelHierarchy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5427F8B2-4499-481B-941D-2E32407CCC88}" type="presOf" srcId="{6BE46504-C6AE-4179-AC77-7AF2E407101A}" destId="{225B61C5-820F-4B43-AD20-E8B2DA8D1B36}" srcOrd="0" destOrd="0" presId="urn:microsoft.com/office/officeart/2008/layout/HorizontalMultiLevelHierarchy"/>
    <dgm:cxn modelId="{5E4CF704-B939-447B-A40E-9348B87A3C77}" type="presOf" srcId="{CB6241AB-A903-4483-BCC0-FF9D12CD0957}" destId="{1F02AE97-9D58-4D92-A35F-B2748E22374D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14661E09-789B-4018-890E-0C95D13287AC}" type="presOf" srcId="{D4A53272-1466-4228-A795-DC136008FA28}" destId="{1C156C2D-AD71-455E-AD95-3CD2A86072D3}" srcOrd="0" destOrd="0" presId="urn:microsoft.com/office/officeart/2008/layout/HorizontalMultiLevelHierarchy"/>
    <dgm:cxn modelId="{CC2BB8B2-B8C4-4780-98DB-042C45EBF61A}" type="presOf" srcId="{49685706-E17D-40CB-81F1-ACD3ED6ADFA1}" destId="{CC2A6989-9335-44A7-B320-4D81104BF262}" srcOrd="0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4813175D-C3EE-4BB7-814B-D1371DD192C5}" type="presOf" srcId="{B2C9F513-C4A1-4FB4-BDE7-39D8339982D5}" destId="{DB820406-B830-4E78-9B8B-AF17503BC849}" srcOrd="0" destOrd="0" presId="urn:microsoft.com/office/officeart/2008/layout/HorizontalMultiLevelHierarchy"/>
    <dgm:cxn modelId="{B4992419-E695-4712-A560-BADADDC4C828}" type="presOf" srcId="{632AA0DD-8353-4F11-BDFB-175B6927504F}" destId="{39372AF6-71D9-43B3-8955-9D274CE7BD7A}" srcOrd="0" destOrd="0" presId="urn:microsoft.com/office/officeart/2008/layout/HorizontalMultiLevelHierarchy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2FDDF779-C7B5-44E4-8220-3EEC1F7BCE0F}" type="presOf" srcId="{CB6241AB-A903-4483-BCC0-FF9D12CD0957}" destId="{C016FD8C-8D9C-4A25-BB8A-F022690F1E4E}" srcOrd="1" destOrd="0" presId="urn:microsoft.com/office/officeart/2008/layout/HorizontalMultiLevelHierarchy"/>
    <dgm:cxn modelId="{5A2402A4-C40C-4430-BC2C-F638FF3D580F}" type="presOf" srcId="{4517F813-0F9D-4A37-B7F8-C551FAC69061}" destId="{256185FB-E641-41E5-958F-2456EF0432E0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0F02EACC-F302-4FEA-9A04-E906CC7C7744}" type="presOf" srcId="{3C3F4CF8-CDFA-463D-A1B3-4BFF0A6DA133}" destId="{F970B58F-9231-412E-B7B3-4A43FD741B8D}" srcOrd="0" destOrd="0" presId="urn:microsoft.com/office/officeart/2008/layout/HorizontalMultiLevelHierarchy"/>
    <dgm:cxn modelId="{ACC35EA2-66F5-4D69-8052-47E30C9FA41A}" type="presOf" srcId="{F2F9455E-1036-48F6-A6A2-29EC169F2063}" destId="{E420061C-1FCF-4FAC-B40E-1B648BC23A7D}" srcOrd="0" destOrd="0" presId="urn:microsoft.com/office/officeart/2008/layout/HorizontalMultiLevelHierarchy"/>
    <dgm:cxn modelId="{661AECB6-BDF1-4E24-9138-6068ED476EB2}" type="presOf" srcId="{4A56F201-81A5-40D2-BCFD-FDEB1EE1DDFD}" destId="{4C48CB05-710F-4E55-9440-100A54C6EE09}" srcOrd="1" destOrd="0" presId="urn:microsoft.com/office/officeart/2008/layout/HorizontalMultiLevelHierarchy"/>
    <dgm:cxn modelId="{5F35EE48-04FC-47E9-B579-53DF1DD1EFB8}" type="presOf" srcId="{00976258-CC4B-4D2F-8C38-8C772E51EDEF}" destId="{EE6EB919-4244-4735-8D7F-478E18EA0BED}" srcOrd="0" destOrd="0" presId="urn:microsoft.com/office/officeart/2008/layout/HorizontalMultiLevelHierarchy"/>
    <dgm:cxn modelId="{EADC80A6-2017-4281-A4CE-240570484F5F}" type="presOf" srcId="{A3E019C8-8444-4402-AD21-21665B7C54ED}" destId="{AB780709-EAAF-4471-B8FD-C47621FCA784}" srcOrd="0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BF0654EF-849A-4E99-ADE1-5A10B643B8AE}" type="presParOf" srcId="{31888F87-106E-4065-8933-3BC020F76C45}" destId="{CB687ADC-65B3-4AFB-A527-FFD6B95B4FCF}" srcOrd="0" destOrd="0" presId="urn:microsoft.com/office/officeart/2008/layout/HorizontalMultiLevelHierarchy"/>
    <dgm:cxn modelId="{3ADA3AC8-FAB8-4350-BB05-91650E70EA54}" type="presParOf" srcId="{CB687ADC-65B3-4AFB-A527-FFD6B95B4FCF}" destId="{CC2A6989-9335-44A7-B320-4D81104BF262}" srcOrd="0" destOrd="0" presId="urn:microsoft.com/office/officeart/2008/layout/HorizontalMultiLevelHierarchy"/>
    <dgm:cxn modelId="{9A4A417A-6735-4B82-BBAE-FC5CF0E2B7EE}" type="presParOf" srcId="{CB687ADC-65B3-4AFB-A527-FFD6B95B4FCF}" destId="{F04DFD31-93B7-4DB0-9FDD-FA42792117D0}" srcOrd="1" destOrd="0" presId="urn:microsoft.com/office/officeart/2008/layout/HorizontalMultiLevelHierarchy"/>
    <dgm:cxn modelId="{2428A5F4-7C76-44C4-AF50-432AB83C496C}" type="presParOf" srcId="{F04DFD31-93B7-4DB0-9FDD-FA42792117D0}" destId="{44CD7043-7D0F-418D-A8C6-4439385757DC}" srcOrd="0" destOrd="0" presId="urn:microsoft.com/office/officeart/2008/layout/HorizontalMultiLevelHierarchy"/>
    <dgm:cxn modelId="{E0DAA382-BCE6-4F39-99B5-5B5BA8AF6784}" type="presParOf" srcId="{44CD7043-7D0F-418D-A8C6-4439385757DC}" destId="{4C48CB05-710F-4E55-9440-100A54C6EE09}" srcOrd="0" destOrd="0" presId="urn:microsoft.com/office/officeart/2008/layout/HorizontalMultiLevelHierarchy"/>
    <dgm:cxn modelId="{168ABFFD-550D-42B4-971A-D499262C5027}" type="presParOf" srcId="{F04DFD31-93B7-4DB0-9FDD-FA42792117D0}" destId="{9DACE256-5241-4D5B-AE16-DE16584870DB}" srcOrd="1" destOrd="0" presId="urn:microsoft.com/office/officeart/2008/layout/HorizontalMultiLevelHierarchy"/>
    <dgm:cxn modelId="{AB29FB01-1E81-475B-8A67-9BA8783F8335}" type="presParOf" srcId="{9DACE256-5241-4D5B-AE16-DE16584870DB}" destId="{DB820406-B830-4E78-9B8B-AF17503BC849}" srcOrd="0" destOrd="0" presId="urn:microsoft.com/office/officeart/2008/layout/HorizontalMultiLevelHierarchy"/>
    <dgm:cxn modelId="{717A274B-D3D6-4D10-99FE-7B449CA20BB4}" type="presParOf" srcId="{9DACE256-5241-4D5B-AE16-DE16584870DB}" destId="{99C2153E-1940-4B19-9ADF-A4791C492C22}" srcOrd="1" destOrd="0" presId="urn:microsoft.com/office/officeart/2008/layout/HorizontalMultiLevelHierarchy"/>
    <dgm:cxn modelId="{F2D3D875-17EB-4CC9-B180-6B393CE112D3}" type="presParOf" srcId="{99C2153E-1940-4B19-9ADF-A4791C492C22}" destId="{80ED23AB-AD6B-40CD-9FC6-D4175B95B646}" srcOrd="0" destOrd="0" presId="urn:microsoft.com/office/officeart/2008/layout/HorizontalMultiLevelHierarchy"/>
    <dgm:cxn modelId="{584A61E5-B431-48BC-A0F7-D4E6AE08FB98}" type="presParOf" srcId="{80ED23AB-AD6B-40CD-9FC6-D4175B95B646}" destId="{1158D777-AB5C-47E1-A172-EA119C809E86}" srcOrd="0" destOrd="0" presId="urn:microsoft.com/office/officeart/2008/layout/HorizontalMultiLevelHierarchy"/>
    <dgm:cxn modelId="{94264801-BD6A-4EBB-BB32-287ECACFC42F}" type="presParOf" srcId="{99C2153E-1940-4B19-9ADF-A4791C492C22}" destId="{57C12396-272C-4BA3-823A-4ED3BDF5C7AA}" srcOrd="1" destOrd="0" presId="urn:microsoft.com/office/officeart/2008/layout/HorizontalMultiLevelHierarchy"/>
    <dgm:cxn modelId="{00EB37C7-D3B1-43DC-8592-1DE4EDE47063}" type="presParOf" srcId="{57C12396-272C-4BA3-823A-4ED3BDF5C7AA}" destId="{BA611E67-87A5-4234-AEFF-198BDEDABB7C}" srcOrd="0" destOrd="0" presId="urn:microsoft.com/office/officeart/2008/layout/HorizontalMultiLevelHierarchy"/>
    <dgm:cxn modelId="{4E47A4B0-8C4A-4444-86E2-5387F1E87476}" type="presParOf" srcId="{57C12396-272C-4BA3-823A-4ED3BDF5C7AA}" destId="{E2B005D3-FDA0-49CD-B5AA-27188FB8C32A}" srcOrd="1" destOrd="0" presId="urn:microsoft.com/office/officeart/2008/layout/HorizontalMultiLevelHierarchy"/>
    <dgm:cxn modelId="{D2C50E85-D7F0-4AEF-8EF6-CBC1B9B76077}" type="presParOf" srcId="{E2B005D3-FDA0-49CD-B5AA-27188FB8C32A}" destId="{D8CCE7A0-BC1A-4E68-8CFB-02BCB29E8655}" srcOrd="0" destOrd="0" presId="urn:microsoft.com/office/officeart/2008/layout/HorizontalMultiLevelHierarchy"/>
    <dgm:cxn modelId="{5B43DBA1-FACB-4F27-BDED-FC2CA4F8BADF}" type="presParOf" srcId="{D8CCE7A0-BC1A-4E68-8CFB-02BCB29E8655}" destId="{A943B8AF-69CA-4FB0-8B15-9EDF89AB42E4}" srcOrd="0" destOrd="0" presId="urn:microsoft.com/office/officeart/2008/layout/HorizontalMultiLevelHierarchy"/>
    <dgm:cxn modelId="{70F2971C-0071-4D83-8AC2-BCB2088210AC}" type="presParOf" srcId="{E2B005D3-FDA0-49CD-B5AA-27188FB8C32A}" destId="{6FF44D33-439B-4064-8D1F-DA5D02758262}" srcOrd="1" destOrd="0" presId="urn:microsoft.com/office/officeart/2008/layout/HorizontalMultiLevelHierarchy"/>
    <dgm:cxn modelId="{D576F7BF-35C1-49C9-8AA9-5810108754D2}" type="presParOf" srcId="{6FF44D33-439B-4064-8D1F-DA5D02758262}" destId="{F970B58F-9231-412E-B7B3-4A43FD741B8D}" srcOrd="0" destOrd="0" presId="urn:microsoft.com/office/officeart/2008/layout/HorizontalMultiLevelHierarchy"/>
    <dgm:cxn modelId="{FFA3D924-8D28-404E-9964-6A8568944F2A}" type="presParOf" srcId="{6FF44D33-439B-4064-8D1F-DA5D02758262}" destId="{6994C215-169A-44EA-AD01-C67B811FC067}" srcOrd="1" destOrd="0" presId="urn:microsoft.com/office/officeart/2008/layout/HorizontalMultiLevelHierarchy"/>
    <dgm:cxn modelId="{F181FFEF-7014-41A7-B672-4CBF87477DD1}" type="presParOf" srcId="{E2B005D3-FDA0-49CD-B5AA-27188FB8C32A}" destId="{225B61C5-820F-4B43-AD20-E8B2DA8D1B36}" srcOrd="2" destOrd="0" presId="urn:microsoft.com/office/officeart/2008/layout/HorizontalMultiLevelHierarchy"/>
    <dgm:cxn modelId="{E1C47A22-5120-4CCD-AEF1-D8EA41234C56}" type="presParOf" srcId="{225B61C5-820F-4B43-AD20-E8B2DA8D1B36}" destId="{23232F91-25D7-4783-9108-C15D0CC43F14}" srcOrd="0" destOrd="0" presId="urn:microsoft.com/office/officeart/2008/layout/HorizontalMultiLevelHierarchy"/>
    <dgm:cxn modelId="{59F1E3C9-69D7-498A-911A-70276138058B}" type="presParOf" srcId="{E2B005D3-FDA0-49CD-B5AA-27188FB8C32A}" destId="{32FE8368-D891-4D6A-9001-CAC38DE19C2E}" srcOrd="3" destOrd="0" presId="urn:microsoft.com/office/officeart/2008/layout/HorizontalMultiLevelHierarchy"/>
    <dgm:cxn modelId="{E2F53E3B-7215-4F24-AEB7-6CC90F624DFD}" type="presParOf" srcId="{32FE8368-D891-4D6A-9001-CAC38DE19C2E}" destId="{1C156C2D-AD71-455E-AD95-3CD2A86072D3}" srcOrd="0" destOrd="0" presId="urn:microsoft.com/office/officeart/2008/layout/HorizontalMultiLevelHierarchy"/>
    <dgm:cxn modelId="{8F16019C-71C9-423C-A4C6-63D033195C21}" type="presParOf" srcId="{32FE8368-D891-4D6A-9001-CAC38DE19C2E}" destId="{6E7558C4-4096-4775-B1A3-8CD7B0606552}" srcOrd="1" destOrd="0" presId="urn:microsoft.com/office/officeart/2008/layout/HorizontalMultiLevelHierarchy"/>
    <dgm:cxn modelId="{75FE681A-4C98-4A8D-BD00-E5B60CA0DE82}" type="presParOf" srcId="{E2B005D3-FDA0-49CD-B5AA-27188FB8C32A}" destId="{C7AF8690-DF8C-4532-8FEC-A71C6ABF6DB5}" srcOrd="4" destOrd="0" presId="urn:microsoft.com/office/officeart/2008/layout/HorizontalMultiLevelHierarchy"/>
    <dgm:cxn modelId="{D8F0D352-DDF1-4778-9102-06BCEBD45E05}" type="presParOf" srcId="{C7AF8690-DF8C-4532-8FEC-A71C6ABF6DB5}" destId="{23352CF3-5594-442C-8C5E-901B614E5E2A}" srcOrd="0" destOrd="0" presId="urn:microsoft.com/office/officeart/2008/layout/HorizontalMultiLevelHierarchy"/>
    <dgm:cxn modelId="{729EACB5-D990-4A88-AB8F-3DCD8A36F100}" type="presParOf" srcId="{E2B005D3-FDA0-49CD-B5AA-27188FB8C32A}" destId="{A710DFF6-3B61-4314-B702-0AB1283254C1}" srcOrd="5" destOrd="0" presId="urn:microsoft.com/office/officeart/2008/layout/HorizontalMultiLevelHierarchy"/>
    <dgm:cxn modelId="{6E34028E-CECF-4578-8712-94661F4C44CF}" type="presParOf" srcId="{A710DFF6-3B61-4314-B702-0AB1283254C1}" destId="{256185FB-E641-41E5-958F-2456EF0432E0}" srcOrd="0" destOrd="0" presId="urn:microsoft.com/office/officeart/2008/layout/HorizontalMultiLevelHierarchy"/>
    <dgm:cxn modelId="{7CEF55D9-A369-42B1-BB64-3C9D27368DC8}" type="presParOf" srcId="{A710DFF6-3B61-4314-B702-0AB1283254C1}" destId="{1F03B94B-A06D-4F39-A40B-7CF44AC5D08C}" srcOrd="1" destOrd="0" presId="urn:microsoft.com/office/officeart/2008/layout/HorizontalMultiLevelHierarchy"/>
    <dgm:cxn modelId="{F5E1C4A3-5420-49F7-99C0-3C5EA393C8FB}" type="presParOf" srcId="{E2B005D3-FDA0-49CD-B5AA-27188FB8C32A}" destId="{42CECB87-7735-4508-8273-9584CDC4ADD9}" srcOrd="6" destOrd="0" presId="urn:microsoft.com/office/officeart/2008/layout/HorizontalMultiLevelHierarchy"/>
    <dgm:cxn modelId="{22BE4E61-CE1F-47A9-BE22-759B6FDC86BD}" type="presParOf" srcId="{42CECB87-7735-4508-8273-9584CDC4ADD9}" destId="{C43B149C-5BBB-4839-A818-4A23393FF687}" srcOrd="0" destOrd="0" presId="urn:microsoft.com/office/officeart/2008/layout/HorizontalMultiLevelHierarchy"/>
    <dgm:cxn modelId="{48CB2D92-2B24-4C1B-8B3D-B60CC018C82A}" type="presParOf" srcId="{E2B005D3-FDA0-49CD-B5AA-27188FB8C32A}" destId="{06DB977A-7765-4984-B83E-E6687677AE49}" srcOrd="7" destOrd="0" presId="urn:microsoft.com/office/officeart/2008/layout/HorizontalMultiLevelHierarchy"/>
    <dgm:cxn modelId="{C58B0DD7-5010-4E32-9A4A-03AADD168C2D}" type="presParOf" srcId="{06DB977A-7765-4984-B83E-E6687677AE49}" destId="{EE6EB919-4244-4735-8D7F-478E18EA0BED}" srcOrd="0" destOrd="0" presId="urn:microsoft.com/office/officeart/2008/layout/HorizontalMultiLevelHierarchy"/>
    <dgm:cxn modelId="{589B4C04-C05E-4124-8AB9-72531ACE1BF1}" type="presParOf" srcId="{06DB977A-7765-4984-B83E-E6687677AE49}" destId="{A455CBDD-873E-47DC-B4D6-351B4DE7A1DB}" srcOrd="1" destOrd="0" presId="urn:microsoft.com/office/officeart/2008/layout/HorizontalMultiLevelHierarchy"/>
    <dgm:cxn modelId="{022A0D6C-6DC4-42C9-9BDD-9E0AF9D64D7E}" type="presParOf" srcId="{E2B005D3-FDA0-49CD-B5AA-27188FB8C32A}" destId="{1F02AE97-9D58-4D92-A35F-B2748E22374D}" srcOrd="8" destOrd="0" presId="urn:microsoft.com/office/officeart/2008/layout/HorizontalMultiLevelHierarchy"/>
    <dgm:cxn modelId="{93743280-1996-4128-9668-4CB4BFAD1243}" type="presParOf" srcId="{1F02AE97-9D58-4D92-A35F-B2748E22374D}" destId="{C016FD8C-8D9C-4A25-BB8A-F022690F1E4E}" srcOrd="0" destOrd="0" presId="urn:microsoft.com/office/officeart/2008/layout/HorizontalMultiLevelHierarchy"/>
    <dgm:cxn modelId="{5B10A7C4-4836-4866-8F41-F9FFD1FFC201}" type="presParOf" srcId="{E2B005D3-FDA0-49CD-B5AA-27188FB8C32A}" destId="{A4E8D6C0-FC7F-4344-BCDD-D6F2A4E19FB0}" srcOrd="9" destOrd="0" presId="urn:microsoft.com/office/officeart/2008/layout/HorizontalMultiLevelHierarchy"/>
    <dgm:cxn modelId="{A024F8A5-86E0-4DBC-B54D-68C3517298C4}" type="presParOf" srcId="{A4E8D6C0-FC7F-4344-BCDD-D6F2A4E19FB0}" destId="{0910C4D5-559F-4ED9-865F-FD9E0B75D5C1}" srcOrd="0" destOrd="0" presId="urn:microsoft.com/office/officeart/2008/layout/HorizontalMultiLevelHierarchy"/>
    <dgm:cxn modelId="{280135AB-1E99-4185-AE8B-90621215386B}" type="presParOf" srcId="{A4E8D6C0-FC7F-4344-BCDD-D6F2A4E19FB0}" destId="{ADAC0A50-5863-4B14-A569-6CFC55EE8047}" srcOrd="1" destOrd="0" presId="urn:microsoft.com/office/officeart/2008/layout/HorizontalMultiLevelHierarchy"/>
    <dgm:cxn modelId="{F34338D0-6EF1-43FA-8548-BD25CFB9291A}" type="presParOf" srcId="{99C2153E-1940-4B19-9ADF-A4791C492C22}" destId="{39372AF6-71D9-43B3-8955-9D274CE7BD7A}" srcOrd="2" destOrd="0" presId="urn:microsoft.com/office/officeart/2008/layout/HorizontalMultiLevelHierarchy"/>
    <dgm:cxn modelId="{3F4CD7AF-5645-4553-9329-9D61F02E4B47}" type="presParOf" srcId="{39372AF6-71D9-43B3-8955-9D274CE7BD7A}" destId="{2366EC24-982C-4DD0-8F1C-E30943AF5B37}" srcOrd="0" destOrd="0" presId="urn:microsoft.com/office/officeart/2008/layout/HorizontalMultiLevelHierarchy"/>
    <dgm:cxn modelId="{3760E9E2-0341-48EA-9E6A-057D62BFA006}" type="presParOf" srcId="{99C2153E-1940-4B19-9ADF-A4791C492C22}" destId="{9F0DC225-D07F-48BA-80CD-8D6CD0EF4FEB}" srcOrd="3" destOrd="0" presId="urn:microsoft.com/office/officeart/2008/layout/HorizontalMultiLevelHierarchy"/>
    <dgm:cxn modelId="{364D61D7-2AB5-4C4B-98E3-D7D5BF9157EB}" type="presParOf" srcId="{9F0DC225-D07F-48BA-80CD-8D6CD0EF4FEB}" destId="{4463467E-C8CE-4503-9555-CCA701A552F2}" srcOrd="0" destOrd="0" presId="urn:microsoft.com/office/officeart/2008/layout/HorizontalMultiLevelHierarchy"/>
    <dgm:cxn modelId="{C6295AFC-7EDA-4D9E-9694-AB1C79612014}" type="presParOf" srcId="{9F0DC225-D07F-48BA-80CD-8D6CD0EF4FEB}" destId="{797A98C7-53F4-4F52-B594-7552A8F20786}" srcOrd="1" destOrd="0" presId="urn:microsoft.com/office/officeart/2008/layout/HorizontalMultiLevelHierarchy"/>
    <dgm:cxn modelId="{D9B053B2-BD43-46B3-ACF4-7CD6127B92FD}" type="presParOf" srcId="{99C2153E-1940-4B19-9ADF-A4791C492C22}" destId="{E420061C-1FCF-4FAC-B40E-1B648BC23A7D}" srcOrd="4" destOrd="0" presId="urn:microsoft.com/office/officeart/2008/layout/HorizontalMultiLevelHierarchy"/>
    <dgm:cxn modelId="{205190FB-FE57-4B78-9C44-B3A5775834DF}" type="presParOf" srcId="{E420061C-1FCF-4FAC-B40E-1B648BC23A7D}" destId="{91695836-E275-466C-A3DD-FF71EF4A84C4}" srcOrd="0" destOrd="0" presId="urn:microsoft.com/office/officeart/2008/layout/HorizontalMultiLevelHierarchy"/>
    <dgm:cxn modelId="{B132C21B-58CF-49C3-90AB-875EF5BE0949}" type="presParOf" srcId="{99C2153E-1940-4B19-9ADF-A4791C492C22}" destId="{4811B43E-AF7D-4B4A-8942-0C9FB93B9D2C}" srcOrd="5" destOrd="0" presId="urn:microsoft.com/office/officeart/2008/layout/HorizontalMultiLevelHierarchy"/>
    <dgm:cxn modelId="{05032C40-95F8-48D2-8760-E052DE088964}" type="presParOf" srcId="{4811B43E-AF7D-4B4A-8942-0C9FB93B9D2C}" destId="{AB780709-EAAF-4471-B8FD-C47621FCA784}" srcOrd="0" destOrd="0" presId="urn:microsoft.com/office/officeart/2008/layout/HorizontalMultiLevelHierarchy"/>
    <dgm:cxn modelId="{C8ADF14E-A019-4393-BF63-002E80849F0A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Sistema de contabilidad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11</Pages>
  <Words>2403</Words>
  <Characters>13220</Characters>
  <Application>Microsoft Office Word</Application>
  <DocSecurity>0</DocSecurity>
  <Lines>110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5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Shir Perez</cp:lastModifiedBy>
  <cp:revision>25</cp:revision>
  <dcterms:created xsi:type="dcterms:W3CDTF">2020-01-20T20:35:00Z</dcterms:created>
  <dcterms:modified xsi:type="dcterms:W3CDTF">2020-01-29T14:17:00Z</dcterms:modified>
</cp:coreProperties>
</file>